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4B25878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p>
          <w:p w14:paraId="54C93A3A" w14:textId="70051FE4"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40BDAC18"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 xml:space="preserve">sustaining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77CA256D"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E658B2">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609B83F9" w14:textId="4922BE60" w:rsidR="006D1970" w:rsidRDefault="006D1970" w:rsidP="006D1970">
            <w:pPr>
              <w:rPr>
                <w:rFonts w:ascii="Cambria" w:hAnsi="Cambria"/>
              </w:rPr>
            </w:pPr>
            <w:r w:rsidRPr="003E4780">
              <w:rPr>
                <w:rFonts w:ascii="Cambria" w:hAnsi="Cambria"/>
                <w:b/>
                <w:bCs/>
              </w:rPr>
              <w:t>Dependent variable:</w:t>
            </w:r>
            <w:r w:rsidRPr="003E4780">
              <w:rPr>
                <w:rFonts w:ascii="Cambria" w:hAnsi="Cambria"/>
              </w:rPr>
              <w:t xml:space="preserve"> </w:t>
            </w:r>
          </w:p>
          <w:p w14:paraId="760D24A3" w14:textId="28975FD4"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52440A40" w14:textId="79FA5E52" w:rsidR="006D1970" w:rsidRPr="006D1970" w:rsidRDefault="006D1970" w:rsidP="006D1970">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lastRenderedPageBreak/>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0.96 </w:t>
            </w:r>
            <w:r w:rsidRPr="00FD6038">
              <w:rPr>
                <w:rFonts w:ascii="Cambria" w:hAnsi="Cambria"/>
              </w:rPr>
              <w:t>,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By studying the moderating impact of organization ownership, t</w:t>
            </w:r>
            <w:r w:rsidRPr="008643BC">
              <w:rPr>
                <w:rFonts w:ascii="Cambria" w:hAnsi="Cambria"/>
              </w:rPr>
              <w:t>h</w:t>
            </w:r>
            <w:r w:rsidRPr="008643BC">
              <w:rPr>
                <w:rFonts w:ascii="Cambria" w:hAnsi="Cambria"/>
              </w:rPr>
              <w:t>is</w:t>
            </w:r>
            <w:r w:rsidRPr="008643BC">
              <w:rPr>
                <w:rFonts w:ascii="Cambria" w:hAnsi="Cambria"/>
              </w:rPr>
              <w:t xml:space="preserve"> </w:t>
            </w:r>
            <w:r w:rsidRPr="008643BC">
              <w:rPr>
                <w:rFonts w:ascii="Cambria" w:hAnsi="Cambria"/>
              </w:rPr>
              <w:t xml:space="preserve">essay </w:t>
            </w:r>
            <w:r w:rsidR="00571D88">
              <w:rPr>
                <w:rFonts w:ascii="Cambria" w:hAnsi="Cambria"/>
              </w:rPr>
              <w:t>contributes to</w:t>
            </w:r>
            <w:r w:rsidRPr="008643BC">
              <w:rPr>
                <w:rFonts w:ascii="Cambria" w:hAnsi="Cambria"/>
              </w:rPr>
              <w:t xml:space="preserve"> </w:t>
            </w:r>
            <w:r w:rsidRPr="008643BC">
              <w:rPr>
                <w:rFonts w:ascii="Cambria" w:hAnsi="Cambria"/>
              </w:rPr>
              <w:t xml:space="preserve">the debate of </w:t>
            </w:r>
            <w:r w:rsidRPr="008643BC">
              <w:rPr>
                <w:rFonts w:ascii="Cambria" w:hAnsi="Cambria"/>
              </w:rPr>
              <w:t xml:space="preserve">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This essay</w:t>
            </w:r>
            <w:r w:rsidRPr="008643BC">
              <w:rPr>
                <w:rFonts w:ascii="Cambria" w:hAnsi="Cambria"/>
              </w:rPr>
              <w:t xml:space="preserve"> </w:t>
            </w:r>
            <w:r w:rsidRPr="008643BC">
              <w:rPr>
                <w:rFonts w:ascii="Cambria" w:hAnsi="Cambria"/>
              </w:rPr>
              <w:t xml:space="preserve">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w:t>
            </w:r>
            <w:r w:rsidRPr="008643BC">
              <w:rPr>
                <w:rFonts w:ascii="Cambria" w:hAnsi="Cambria"/>
              </w:rPr>
              <w:t xml:space="preserve"> </w:t>
            </w:r>
            <w:r w:rsidR="00174D4C" w:rsidRPr="008643BC">
              <w:rPr>
                <w:rFonts w:ascii="Cambria" w:hAnsi="Cambria"/>
              </w:rPr>
              <w:t>which is an important</w:t>
            </w:r>
            <w:r w:rsidR="00174D4C" w:rsidRPr="008643BC">
              <w:rPr>
                <w:rFonts w:ascii="Cambria" w:hAnsi="Cambria"/>
              </w:rPr>
              <w:t>, yet underdeveloped dimension of FLOSS project success</w:t>
            </w:r>
            <w:r w:rsidR="00571D88">
              <w:rPr>
                <w:rFonts w:ascii="Cambria" w:hAnsi="Cambria"/>
              </w:rPr>
              <w:t>.</w:t>
            </w:r>
            <w:bookmarkStart w:id="1" w:name="_GoBack"/>
            <w:bookmarkEnd w:id="1"/>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1555"/>
        <w:gridCol w:w="11339"/>
      </w:tblGrid>
      <w:tr w:rsidR="00CE412B" w:rsidRPr="00CA64AC" w14:paraId="21774938" w14:textId="77777777" w:rsidTr="009902D8">
        <w:tc>
          <w:tcPr>
            <w:tcW w:w="1555" w:type="dxa"/>
          </w:tcPr>
          <w:p w14:paraId="654F2CF3" w14:textId="77777777" w:rsidR="00CE412B" w:rsidRPr="00CA64AC" w:rsidRDefault="00CE412B" w:rsidP="00EB0600">
            <w:pPr>
              <w:rPr>
                <w:rFonts w:ascii="Cambria" w:hAnsi="Cambria"/>
              </w:rPr>
            </w:pPr>
            <w:r w:rsidRPr="00CA64AC">
              <w:rPr>
                <w:rFonts w:ascii="Cambria" w:hAnsi="Cambria"/>
              </w:rPr>
              <w:t>Research Question</w:t>
            </w:r>
          </w:p>
        </w:tc>
        <w:tc>
          <w:tcPr>
            <w:tcW w:w="11339" w:type="dxa"/>
          </w:tcPr>
          <w:p w14:paraId="297C4EA7" w14:textId="77777777" w:rsidR="00CE412B" w:rsidRPr="00CA64AC" w:rsidRDefault="00CE412B" w:rsidP="00EB0600">
            <w:pPr>
              <w:rPr>
                <w:rFonts w:ascii="Cambria" w:hAnsi="Cambria"/>
                <w:b/>
                <w:bCs/>
              </w:rPr>
            </w:pPr>
            <w:r w:rsidRPr="00CA64AC">
              <w:rPr>
                <w:rFonts w:ascii="Cambria" w:hAnsi="Cambria"/>
                <w:b/>
                <w:bCs/>
              </w:rPr>
              <w:t>Problem formulation:</w:t>
            </w:r>
          </w:p>
          <w:p w14:paraId="118B94E0" w14:textId="77777777" w:rsidR="00CE412B" w:rsidRPr="00CA64AC" w:rsidRDefault="00CE412B" w:rsidP="00EB0600">
            <w:pPr>
              <w:rPr>
                <w:rFonts w:ascii="Cambria" w:hAnsi="Cambria"/>
                <w:b/>
                <w:bCs/>
              </w:rPr>
            </w:pPr>
            <w:r w:rsidRPr="00CA64AC">
              <w:rPr>
                <w:rFonts w:ascii="Cambria" w:hAnsi="Cambria"/>
                <w:b/>
                <w:bCs/>
              </w:rPr>
              <w:t>Research question:</w:t>
            </w:r>
          </w:p>
          <w:p w14:paraId="20E2377C" w14:textId="0962C20B" w:rsidR="00CA64AC" w:rsidRPr="00CA64AC" w:rsidRDefault="00CA64AC" w:rsidP="00EB0600">
            <w:pPr>
              <w:rPr>
                <w:rFonts w:ascii="Cambria" w:hAnsi="Cambria"/>
                <w:lang w:val="en-GB"/>
              </w:rPr>
            </w:pPr>
            <w:r w:rsidRPr="00CA64AC">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CA64AC" w14:paraId="2A602903" w14:textId="77777777" w:rsidTr="009902D8">
        <w:tc>
          <w:tcPr>
            <w:tcW w:w="1555" w:type="dxa"/>
          </w:tcPr>
          <w:p w14:paraId="7840B385" w14:textId="77777777" w:rsidR="00CE412B" w:rsidRPr="00CA64AC" w:rsidRDefault="00CE412B" w:rsidP="00EB0600">
            <w:pPr>
              <w:rPr>
                <w:rFonts w:ascii="Cambria" w:hAnsi="Cambria"/>
              </w:rPr>
            </w:pPr>
            <w:r w:rsidRPr="00CA64AC">
              <w:rPr>
                <w:rFonts w:ascii="Cambria" w:hAnsi="Cambria"/>
              </w:rPr>
              <w:t>Hypotheses</w:t>
            </w:r>
          </w:p>
        </w:tc>
        <w:tc>
          <w:tcPr>
            <w:tcW w:w="11339" w:type="dxa"/>
          </w:tcPr>
          <w:p w14:paraId="6533EEC6" w14:textId="77777777" w:rsidR="00CE412B" w:rsidRPr="00CA64AC" w:rsidRDefault="00CE412B" w:rsidP="00EB0600">
            <w:pPr>
              <w:rPr>
                <w:rFonts w:ascii="Cambria" w:hAnsi="Cambria"/>
              </w:rPr>
            </w:pPr>
            <w:r w:rsidRPr="00CA64AC">
              <w:rPr>
                <w:rFonts w:ascii="Cambria" w:hAnsi="Cambria"/>
              </w:rPr>
              <w:t>Theoretical foundation:</w:t>
            </w:r>
          </w:p>
          <w:p w14:paraId="145C0CB5" w14:textId="77777777" w:rsidR="00CE412B" w:rsidRPr="00CA64AC" w:rsidRDefault="00CE412B" w:rsidP="00EB0600">
            <w:pPr>
              <w:rPr>
                <w:rFonts w:ascii="Cambria" w:hAnsi="Cambria"/>
              </w:rPr>
            </w:pPr>
            <w:r w:rsidRPr="00CA64AC">
              <w:rPr>
                <w:rFonts w:ascii="Cambria" w:hAnsi="Cambria"/>
              </w:rPr>
              <w:lastRenderedPageBreak/>
              <w:t>Hypotheses:</w:t>
            </w:r>
          </w:p>
        </w:tc>
      </w:tr>
      <w:tr w:rsidR="00CE412B" w:rsidRPr="00CA64AC" w14:paraId="6ED73EEC" w14:textId="77777777" w:rsidTr="009902D8">
        <w:tc>
          <w:tcPr>
            <w:tcW w:w="1555" w:type="dxa"/>
          </w:tcPr>
          <w:p w14:paraId="461226D7" w14:textId="13851137" w:rsidR="00CE412B" w:rsidRPr="00CA64AC" w:rsidRDefault="00CE412B" w:rsidP="00EB0600">
            <w:pPr>
              <w:rPr>
                <w:rFonts w:ascii="Cambria" w:hAnsi="Cambria"/>
              </w:rPr>
            </w:pPr>
            <w:r w:rsidRPr="00CA64AC">
              <w:rPr>
                <w:rFonts w:ascii="Cambria" w:hAnsi="Cambria"/>
              </w:rPr>
              <w:lastRenderedPageBreak/>
              <w:t>Method</w:t>
            </w:r>
            <w:r w:rsidR="003755A5">
              <w:rPr>
                <w:rFonts w:ascii="Cambria" w:hAnsi="Cambria"/>
              </w:rPr>
              <w:t>ology</w:t>
            </w:r>
          </w:p>
        </w:tc>
        <w:tc>
          <w:tcPr>
            <w:tcW w:w="11339" w:type="dxa"/>
          </w:tcPr>
          <w:p w14:paraId="4168DC46" w14:textId="77777777" w:rsidR="00CE412B" w:rsidRPr="00CA64AC" w:rsidRDefault="00CE412B" w:rsidP="00EB0600">
            <w:pPr>
              <w:rPr>
                <w:rFonts w:ascii="Cambria" w:hAnsi="Cambria"/>
              </w:rPr>
            </w:pPr>
            <w:r w:rsidRPr="00CA64AC">
              <w:rPr>
                <w:rFonts w:ascii="Cambria" w:hAnsi="Cambria"/>
              </w:rPr>
              <w:t>Measures:</w:t>
            </w:r>
          </w:p>
        </w:tc>
      </w:tr>
      <w:tr w:rsidR="00CE412B" w:rsidRPr="00CA64AC" w14:paraId="71A62106" w14:textId="77777777" w:rsidTr="009902D8">
        <w:tc>
          <w:tcPr>
            <w:tcW w:w="1555" w:type="dxa"/>
          </w:tcPr>
          <w:p w14:paraId="5295C73D" w14:textId="1B8D1154" w:rsidR="00CE412B" w:rsidRPr="00CA64AC" w:rsidRDefault="003755A5" w:rsidP="00EB0600">
            <w:pPr>
              <w:rPr>
                <w:rFonts w:ascii="Cambria" w:hAnsi="Cambria"/>
              </w:rPr>
            </w:pPr>
            <w:r>
              <w:rPr>
                <w:rFonts w:ascii="Cambria" w:hAnsi="Cambria"/>
              </w:rPr>
              <w:t>Analysis</w:t>
            </w:r>
          </w:p>
        </w:tc>
        <w:tc>
          <w:tcPr>
            <w:tcW w:w="11339" w:type="dxa"/>
          </w:tcPr>
          <w:p w14:paraId="57095164" w14:textId="77777777" w:rsidR="00CE412B" w:rsidRPr="00CA64AC" w:rsidRDefault="00CE412B" w:rsidP="00EB0600">
            <w:pPr>
              <w:rPr>
                <w:rFonts w:ascii="Cambria" w:hAnsi="Cambria"/>
              </w:rPr>
            </w:pPr>
            <w:r w:rsidRPr="00CA64AC">
              <w:rPr>
                <w:rFonts w:ascii="Cambria" w:hAnsi="Cambria"/>
              </w:rPr>
              <w:t>Empirical model:</w:t>
            </w:r>
          </w:p>
          <w:p w14:paraId="1B844831" w14:textId="77777777" w:rsidR="00CE412B" w:rsidRPr="00CA64AC" w:rsidRDefault="00CE412B" w:rsidP="00EB0600">
            <w:pPr>
              <w:rPr>
                <w:rFonts w:ascii="Cambria" w:hAnsi="Cambria"/>
              </w:rPr>
            </w:pPr>
            <w:r w:rsidRPr="00CA64AC">
              <w:rPr>
                <w:rFonts w:ascii="Cambria" w:hAnsi="Cambria"/>
              </w:rPr>
              <w:t>Unit of analysis:</w:t>
            </w:r>
          </w:p>
          <w:p w14:paraId="3CD231A1" w14:textId="77777777" w:rsidR="00CE412B" w:rsidRPr="00CA64AC" w:rsidRDefault="00CE412B" w:rsidP="00EB0600">
            <w:pPr>
              <w:rPr>
                <w:rFonts w:ascii="Cambria" w:hAnsi="Cambria"/>
              </w:rPr>
            </w:pPr>
            <w:r w:rsidRPr="00CA64AC">
              <w:rPr>
                <w:rFonts w:ascii="Cambria" w:hAnsi="Cambria"/>
              </w:rPr>
              <w:t>Main findings:</w:t>
            </w:r>
          </w:p>
          <w:p w14:paraId="66C6BF4F" w14:textId="77777777" w:rsidR="00CE412B" w:rsidRPr="00CA64AC" w:rsidRDefault="00CE412B" w:rsidP="00EB0600">
            <w:pPr>
              <w:rPr>
                <w:rFonts w:ascii="Cambria" w:hAnsi="Cambria"/>
              </w:rPr>
            </w:pPr>
          </w:p>
        </w:tc>
      </w:tr>
      <w:tr w:rsidR="00CE412B" w:rsidRPr="00CA64AC" w14:paraId="321B9189" w14:textId="77777777" w:rsidTr="009902D8">
        <w:tc>
          <w:tcPr>
            <w:tcW w:w="1555" w:type="dxa"/>
          </w:tcPr>
          <w:p w14:paraId="0D4DCF88" w14:textId="77777777" w:rsidR="00CE412B" w:rsidRPr="00CA64AC" w:rsidRDefault="00CE412B" w:rsidP="00EB0600">
            <w:pPr>
              <w:rPr>
                <w:rFonts w:ascii="Cambria" w:hAnsi="Cambria"/>
              </w:rPr>
            </w:pPr>
            <w:r w:rsidRPr="00CA64AC">
              <w:rPr>
                <w:rFonts w:ascii="Cambria" w:hAnsi="Cambria"/>
              </w:rPr>
              <w:t>Contributions</w:t>
            </w:r>
          </w:p>
        </w:tc>
        <w:tc>
          <w:tcPr>
            <w:tcW w:w="11339" w:type="dxa"/>
          </w:tcPr>
          <w:p w14:paraId="7D1F3AB1" w14:textId="77777777" w:rsidR="00CE412B" w:rsidRPr="00CA64AC" w:rsidRDefault="00CE412B" w:rsidP="00EB0600">
            <w:pPr>
              <w:rPr>
                <w:rFonts w:ascii="Cambria" w:hAnsi="Cambria"/>
              </w:rPr>
            </w:pP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89422" w14:textId="77777777" w:rsidR="0073051A" w:rsidRDefault="0073051A">
      <w:pPr>
        <w:spacing w:after="0"/>
      </w:pPr>
      <w:r>
        <w:separator/>
      </w:r>
    </w:p>
  </w:endnote>
  <w:endnote w:type="continuationSeparator" w:id="0">
    <w:p w14:paraId="1A394B9D" w14:textId="77777777" w:rsidR="0073051A" w:rsidRDefault="0073051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2E3B0" w14:textId="77777777" w:rsidR="0073051A" w:rsidRDefault="0073051A">
      <w:r>
        <w:separator/>
      </w:r>
    </w:p>
  </w:footnote>
  <w:footnote w:type="continuationSeparator" w:id="0">
    <w:p w14:paraId="461A2314" w14:textId="77777777" w:rsidR="0073051A" w:rsidRDefault="00730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7"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1"/>
  </w:num>
  <w:num w:numId="4">
    <w:abstractNumId w:val="0"/>
  </w:num>
  <w:num w:numId="5">
    <w:abstractNumId w:val="1"/>
  </w:num>
  <w:num w:numId="6">
    <w:abstractNumId w:val="3"/>
  </w:num>
  <w:num w:numId="7">
    <w:abstractNumId w:val="10"/>
  </w:num>
  <w:num w:numId="8">
    <w:abstractNumId w:val="8"/>
  </w:num>
  <w:num w:numId="9">
    <w:abstractNumId w:val="9"/>
  </w:num>
  <w:num w:numId="10">
    <w:abstractNumId w:val="7"/>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825A2"/>
    <w:rsid w:val="000938D5"/>
    <w:rsid w:val="000F55D3"/>
    <w:rsid w:val="00107C9B"/>
    <w:rsid w:val="00121679"/>
    <w:rsid w:val="00122151"/>
    <w:rsid w:val="00164AF2"/>
    <w:rsid w:val="00166A3B"/>
    <w:rsid w:val="001744F4"/>
    <w:rsid w:val="00174D4C"/>
    <w:rsid w:val="001B1AE4"/>
    <w:rsid w:val="001E1E99"/>
    <w:rsid w:val="001E5268"/>
    <w:rsid w:val="00203165"/>
    <w:rsid w:val="00272C08"/>
    <w:rsid w:val="002747C1"/>
    <w:rsid w:val="002853DC"/>
    <w:rsid w:val="00292263"/>
    <w:rsid w:val="0029773A"/>
    <w:rsid w:val="002E2536"/>
    <w:rsid w:val="003001A3"/>
    <w:rsid w:val="0030650A"/>
    <w:rsid w:val="00315746"/>
    <w:rsid w:val="003755A5"/>
    <w:rsid w:val="003E35AD"/>
    <w:rsid w:val="003E4780"/>
    <w:rsid w:val="003F6BDB"/>
    <w:rsid w:val="004203B2"/>
    <w:rsid w:val="004208E0"/>
    <w:rsid w:val="00446C50"/>
    <w:rsid w:val="00467FA3"/>
    <w:rsid w:val="004A38C9"/>
    <w:rsid w:val="004A6593"/>
    <w:rsid w:val="004B30CC"/>
    <w:rsid w:val="004C0517"/>
    <w:rsid w:val="004D194B"/>
    <w:rsid w:val="004F64AA"/>
    <w:rsid w:val="005242A9"/>
    <w:rsid w:val="005270A0"/>
    <w:rsid w:val="00537C2F"/>
    <w:rsid w:val="00552877"/>
    <w:rsid w:val="00571D88"/>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3051A"/>
    <w:rsid w:val="007529A1"/>
    <w:rsid w:val="007B70BA"/>
    <w:rsid w:val="007F26E3"/>
    <w:rsid w:val="00814795"/>
    <w:rsid w:val="008250CD"/>
    <w:rsid w:val="008434B0"/>
    <w:rsid w:val="00843A1D"/>
    <w:rsid w:val="00856EE3"/>
    <w:rsid w:val="008643BC"/>
    <w:rsid w:val="008644FB"/>
    <w:rsid w:val="008718F4"/>
    <w:rsid w:val="00873606"/>
    <w:rsid w:val="00877ABB"/>
    <w:rsid w:val="0088027E"/>
    <w:rsid w:val="008D0615"/>
    <w:rsid w:val="009007A4"/>
    <w:rsid w:val="00904608"/>
    <w:rsid w:val="00913F85"/>
    <w:rsid w:val="0094460D"/>
    <w:rsid w:val="009559FE"/>
    <w:rsid w:val="009902D8"/>
    <w:rsid w:val="009A6804"/>
    <w:rsid w:val="009B22AC"/>
    <w:rsid w:val="009C121B"/>
    <w:rsid w:val="009D7900"/>
    <w:rsid w:val="00A35711"/>
    <w:rsid w:val="00A4603E"/>
    <w:rsid w:val="00A55C8C"/>
    <w:rsid w:val="00A56EE8"/>
    <w:rsid w:val="00A6261B"/>
    <w:rsid w:val="00B30E28"/>
    <w:rsid w:val="00B74374"/>
    <w:rsid w:val="00BB5149"/>
    <w:rsid w:val="00BD52D4"/>
    <w:rsid w:val="00BF2C9B"/>
    <w:rsid w:val="00C34CC0"/>
    <w:rsid w:val="00C41B70"/>
    <w:rsid w:val="00C82CE8"/>
    <w:rsid w:val="00CA4371"/>
    <w:rsid w:val="00CA64AC"/>
    <w:rsid w:val="00CC1184"/>
    <w:rsid w:val="00CD0B86"/>
    <w:rsid w:val="00CE412B"/>
    <w:rsid w:val="00CF2FAD"/>
    <w:rsid w:val="00D06878"/>
    <w:rsid w:val="00D13F50"/>
    <w:rsid w:val="00D50C59"/>
    <w:rsid w:val="00D564CF"/>
    <w:rsid w:val="00D71F11"/>
    <w:rsid w:val="00D93AAA"/>
    <w:rsid w:val="00DA6B64"/>
    <w:rsid w:val="00DD4DB5"/>
    <w:rsid w:val="00DE1382"/>
    <w:rsid w:val="00DE20CA"/>
    <w:rsid w:val="00E2216C"/>
    <w:rsid w:val="00E658B2"/>
    <w:rsid w:val="00E73FFA"/>
    <w:rsid w:val="00EA09E7"/>
    <w:rsid w:val="00EC6839"/>
    <w:rsid w:val="00EF0162"/>
    <w:rsid w:val="00F313BE"/>
    <w:rsid w:val="00F34348"/>
    <w:rsid w:val="00F46CD7"/>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F2CA9-ED9C-4114-B16E-3BD60323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9</TotalTime>
  <Pages>9</Pages>
  <Words>10320</Words>
  <Characters>58828</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6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59</cp:revision>
  <cp:lastPrinted>2007-01-24T08:32:00Z</cp:lastPrinted>
  <dcterms:created xsi:type="dcterms:W3CDTF">2019-06-10T06:57:00Z</dcterms:created>
  <dcterms:modified xsi:type="dcterms:W3CDTF">2019-06-11T08:54: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